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FEF0F7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bookmarkStart w:id="0" w:name="_Hlk198247730"/>
      <w:r w:rsidRPr="002D102F">
        <w:rPr>
          <w:rFonts w:ascii="Times New Roman" w:hAnsi="Times New Roman" w:cs="Times New Roman"/>
          <w:sz w:val="24"/>
          <w:szCs w:val="24"/>
        </w:rPr>
        <w:t xml:space="preserve">(Agustina, M. Dwi, 2019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Skripsi</w:t>
      </w:r>
      <w:proofErr w:type="spellEnd"/>
    </w:p>
    <w:p w14:paraId="4F6EEDF3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Barus et al., 2024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Buku</w:t>
      </w:r>
      <w:proofErr w:type="spellEnd"/>
    </w:p>
    <w:p w14:paraId="6DAB6249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Cahyono, D.F, 2023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62E67C1C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Darsini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et al.,,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2019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Buku</w:t>
      </w:r>
      <w:proofErr w:type="spellEnd"/>
    </w:p>
    <w:p w14:paraId="3F342619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Kusuma, 2019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A66473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Nurdew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22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06861AC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Nurhayati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1F77F1C8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Nursalam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57834784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Maelana et al., 2023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625B8631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Mufidah et al.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37ED93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Muninggar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et al.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A21032" w14:textId="77777777" w:rsidR="002F6421" w:rsidRPr="002D102F" w:rsidRDefault="002F6421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Oktaviana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et al., 2021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3C54284E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Oktavian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et al.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9AFF86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Padhila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21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6C495A38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Pujiianto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et al.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5170C6E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Putri et al., 2021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7044BBFD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Rahayu, 2023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17ECC58F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Rahmanidar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7163C11C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Rahmawati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1AF437ED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Rimi, 2024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12302D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Rosidawat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CF0737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Rustand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et al., 2023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548CCA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Sari, I, 2021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75AA09FB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Sari, M, 2021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4DD1E8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Septalia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18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7A5E2A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Siregar et al., 2023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347B4388" w14:textId="73419492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Sugiyono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DA7CD0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Suleman, 2023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F3318C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lastRenderedPageBreak/>
        <w:t xml:space="preserve">(Susanti, 2024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C0969B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Suseno, 2022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E5EB4D7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Swarjana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22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Buku</w:t>
      </w:r>
      <w:proofErr w:type="spellEnd"/>
    </w:p>
    <w:p w14:paraId="524C71BF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Utariningsih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020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B49DD4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(Wibowo, 2018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Buku</w:t>
      </w:r>
      <w:proofErr w:type="spellEnd"/>
    </w:p>
    <w:p w14:paraId="0117A802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Yuliharn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et al., 2023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3D74A30" w14:textId="26C56F66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Zulvia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 et al., 2024)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</w:p>
    <w:p w14:paraId="23992453" w14:textId="77777777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ABA3FC6" w14:textId="0E1C7F06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TAHUN 2018-2024</w:t>
      </w:r>
    </w:p>
    <w:p w14:paraId="56115DA0" w14:textId="5F2EF04C" w:rsidR="002F6421" w:rsidRPr="002D102F" w:rsidRDefault="002F6421" w:rsidP="002F642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29 </w:t>
      </w:r>
      <w:proofErr w:type="spellStart"/>
      <w:proofErr w:type="gramStart"/>
      <w:r w:rsidRPr="002D102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>,  4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2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Skripsi</w:t>
      </w:r>
      <w:proofErr w:type="spellEnd"/>
    </w:p>
    <w:p w14:paraId="09EFC406" w14:textId="437F2D70" w:rsidR="000E1C0E" w:rsidRPr="002D102F" w:rsidRDefault="000E1C0E" w:rsidP="002F6421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567FBC" w14:textId="77777777" w:rsidR="000E1C0E" w:rsidRPr="002D102F" w:rsidRDefault="000E1C0E" w:rsidP="000E1C0E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bookmarkEnd w:id="0"/>
    <w:p w14:paraId="7B3B497A" w14:textId="77777777" w:rsidR="000E1C0E" w:rsidRPr="002D102F" w:rsidRDefault="000E1C0E" w:rsidP="000E1C0E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</w:p>
    <w:p w14:paraId="0A977B57" w14:textId="77777777" w:rsidR="000E1C0E" w:rsidRPr="002D102F" w:rsidRDefault="000E1C0E" w:rsidP="000E1C0E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</w:p>
    <w:p w14:paraId="12C036F4" w14:textId="77777777" w:rsidR="00BA561F" w:rsidRPr="002D102F" w:rsidRDefault="00BA561F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63951AF" w14:textId="77777777" w:rsidR="00BA561F" w:rsidRPr="002D102F" w:rsidRDefault="00BA561F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758BAE8" w14:textId="77777777" w:rsidR="00BA561F" w:rsidRPr="002D102F" w:rsidRDefault="00BA561F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65B4321" w14:textId="77777777" w:rsidR="00BA561F" w:rsidRPr="002D102F" w:rsidRDefault="00BA561F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C7A1802" w14:textId="625F1024" w:rsidR="00BA561F" w:rsidRPr="002D102F" w:rsidRDefault="000E1C0E" w:rsidP="000E1C0E">
      <w:pPr>
        <w:tabs>
          <w:tab w:val="left" w:pos="6957"/>
        </w:tabs>
        <w:spacing w:line="276" w:lineRule="auto"/>
        <w:ind w:left="1440" w:hanging="1440"/>
        <w:rPr>
          <w:rFonts w:ascii="Times New Roman" w:hAnsi="Times New Roman" w:cs="Times New Roman"/>
          <w:b/>
          <w:bCs/>
          <w:sz w:val="24"/>
          <w:szCs w:val="24"/>
        </w:rPr>
      </w:pPr>
      <w:r w:rsidRPr="002D102F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0623E93F" w14:textId="77777777" w:rsidR="000E1C0E" w:rsidRPr="002D102F" w:rsidRDefault="000E1C0E" w:rsidP="000E1C0E">
      <w:pPr>
        <w:tabs>
          <w:tab w:val="left" w:pos="6957"/>
        </w:tabs>
        <w:spacing w:line="276" w:lineRule="auto"/>
        <w:ind w:left="1440" w:hanging="1440"/>
        <w:rPr>
          <w:rFonts w:ascii="Times New Roman" w:hAnsi="Times New Roman" w:cs="Times New Roman"/>
          <w:b/>
          <w:bCs/>
          <w:sz w:val="24"/>
          <w:szCs w:val="24"/>
        </w:rPr>
      </w:pPr>
    </w:p>
    <w:p w14:paraId="69753248" w14:textId="77777777" w:rsidR="000E1C0E" w:rsidRPr="002D102F" w:rsidRDefault="000E1C0E" w:rsidP="000E1C0E">
      <w:pPr>
        <w:tabs>
          <w:tab w:val="left" w:pos="6957"/>
        </w:tabs>
        <w:spacing w:line="276" w:lineRule="auto"/>
        <w:ind w:left="1440" w:hanging="1440"/>
        <w:rPr>
          <w:rFonts w:ascii="Times New Roman" w:hAnsi="Times New Roman" w:cs="Times New Roman"/>
          <w:b/>
          <w:bCs/>
          <w:sz w:val="24"/>
          <w:szCs w:val="24"/>
        </w:rPr>
      </w:pPr>
    </w:p>
    <w:p w14:paraId="173CB20D" w14:textId="77777777" w:rsidR="000E1C0E" w:rsidRPr="002D102F" w:rsidRDefault="000E1C0E" w:rsidP="000E1C0E">
      <w:pPr>
        <w:tabs>
          <w:tab w:val="left" w:pos="6957"/>
        </w:tabs>
        <w:spacing w:line="276" w:lineRule="auto"/>
        <w:ind w:left="1440" w:hanging="1440"/>
        <w:rPr>
          <w:rFonts w:ascii="Times New Roman" w:hAnsi="Times New Roman" w:cs="Times New Roman"/>
          <w:b/>
          <w:bCs/>
          <w:sz w:val="24"/>
          <w:szCs w:val="24"/>
        </w:rPr>
      </w:pPr>
    </w:p>
    <w:p w14:paraId="79E87181" w14:textId="77777777" w:rsidR="000E1C0E" w:rsidRPr="002D102F" w:rsidRDefault="000E1C0E" w:rsidP="000E1C0E">
      <w:pPr>
        <w:tabs>
          <w:tab w:val="left" w:pos="6957"/>
        </w:tabs>
        <w:spacing w:line="276" w:lineRule="auto"/>
        <w:ind w:left="1440" w:hanging="1440"/>
        <w:rPr>
          <w:rFonts w:ascii="Times New Roman" w:hAnsi="Times New Roman" w:cs="Times New Roman"/>
          <w:b/>
          <w:bCs/>
          <w:sz w:val="24"/>
          <w:szCs w:val="24"/>
        </w:rPr>
      </w:pPr>
    </w:p>
    <w:p w14:paraId="6334C51D" w14:textId="77777777" w:rsidR="000E1C0E" w:rsidRPr="002D102F" w:rsidRDefault="000E1C0E" w:rsidP="000E1C0E">
      <w:pPr>
        <w:tabs>
          <w:tab w:val="left" w:pos="6957"/>
        </w:tabs>
        <w:spacing w:line="276" w:lineRule="auto"/>
        <w:ind w:left="1440" w:hanging="1440"/>
        <w:rPr>
          <w:rFonts w:ascii="Times New Roman" w:hAnsi="Times New Roman" w:cs="Times New Roman"/>
          <w:b/>
          <w:bCs/>
          <w:sz w:val="24"/>
          <w:szCs w:val="24"/>
        </w:rPr>
      </w:pPr>
    </w:p>
    <w:p w14:paraId="32574C1A" w14:textId="77777777" w:rsidR="00BA561F" w:rsidRPr="002D102F" w:rsidRDefault="00BA561F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9083265" w14:textId="77777777" w:rsidR="002F6421" w:rsidRPr="002D102F" w:rsidRDefault="002F6421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EA014F8" w14:textId="77777777" w:rsidR="00BA561F" w:rsidRPr="002D102F" w:rsidRDefault="00BA561F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2C4AE0D" w14:textId="77777777" w:rsidR="002F6421" w:rsidRPr="002D102F" w:rsidRDefault="002F6421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8E05F46" w14:textId="02AC7F66" w:rsidR="0068209F" w:rsidRPr="002D102F" w:rsidRDefault="0068209F" w:rsidP="0068209F">
      <w:pPr>
        <w:spacing w:line="276" w:lineRule="auto"/>
        <w:ind w:left="1440" w:hanging="14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D102F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22B3C60A" w14:textId="77777777" w:rsidR="0068209F" w:rsidRPr="002D102F" w:rsidRDefault="0068209F" w:rsidP="0068209F">
      <w:pPr>
        <w:spacing w:line="276" w:lineRule="auto"/>
        <w:ind w:left="1440" w:hanging="144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Hlk190542590"/>
    </w:p>
    <w:p w14:paraId="339D183A" w14:textId="64698DC2" w:rsidR="00025DC4" w:rsidRPr="002D102F" w:rsidRDefault="00025DC4" w:rsidP="0068209F">
      <w:pPr>
        <w:pStyle w:val="Bibliography"/>
        <w:spacing w:line="276" w:lineRule="auto"/>
        <w:ind w:left="1440" w:hanging="1440"/>
        <w:jc w:val="both"/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</w:pPr>
      <w:proofErr w:type="spellStart"/>
      <w:proofErr w:type="gramStart"/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Abdillah</w:t>
      </w:r>
      <w:r w:rsidR="00004ACE"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,P.P</w:t>
      </w:r>
      <w:proofErr w:type="spellEnd"/>
      <w:r w:rsidR="00004ACE"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  <w:proofErr w:type="gramEnd"/>
      <w:r w:rsidR="00004ACE"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(2024).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Pengaruh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Pemberian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Pelatihan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Bantuan Hidup Dasar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Terhadap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Peningkatan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Pengetahuan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Keterampilan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Pada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Siswa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SMKN 1 Geger </w:t>
      </w:r>
      <w:proofErr w:type="spellStart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Madiun</w:t>
      </w:r>
      <w:proofErr w:type="spellEnd"/>
      <w:r w:rsidR="00004ACE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. </w:t>
      </w:r>
    </w:p>
    <w:p w14:paraId="2279DF0A" w14:textId="717BC0B7" w:rsidR="00214288" w:rsidRPr="002D102F" w:rsidRDefault="0068209F" w:rsidP="0068209F">
      <w:pPr>
        <w:pStyle w:val="Bibliography"/>
        <w:spacing w:line="276" w:lineRule="auto"/>
        <w:ind w:left="1440" w:hanging="1440"/>
        <w:jc w:val="both"/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Agustina, M. Dwi, (2019). </w:t>
      </w:r>
      <w:proofErr w:type="spellStart"/>
      <w:r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Pelatihan</w:t>
      </w:r>
      <w:proofErr w:type="spellEnd"/>
      <w:r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basic life support (</w:t>
      </w:r>
      <w:proofErr w:type="gramStart"/>
      <w:r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BLS)  bagi</w:t>
      </w:r>
      <w:proofErr w:type="gramEnd"/>
      <w:r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remaja</w:t>
      </w:r>
      <w:proofErr w:type="spellEnd"/>
      <w:r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di SMAN 2 Banjarmasin.</w:t>
      </w:r>
      <w:r w:rsidR="00BA561F" w:rsidRPr="002D102F">
        <w:rPr>
          <w:rFonts w:ascii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="00BA561F"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Nucl</w:t>
      </w:r>
      <w:proofErr w:type="spellEnd"/>
      <w:r w:rsidR="00BA561F"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. Phys.,</w:t>
      </w:r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Suaka</w:t>
      </w:r>
      <w:proofErr w:type="spellEnd"/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Insan</w:t>
      </w:r>
      <w:proofErr w:type="spellEnd"/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Mengabdi</w:t>
      </w:r>
      <w:proofErr w:type="spellEnd"/>
      <w:r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. 51-57.</w:t>
      </w:r>
    </w:p>
    <w:p w14:paraId="65C13DA7" w14:textId="79FAE543" w:rsidR="0068209F" w:rsidRPr="002D102F" w:rsidRDefault="00214288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Ayin. (2024).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Penerap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Bantuan Hidup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dasar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Awam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Tingkat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Pengetahu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Siswa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Kelas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XI Di SMA 1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Palangkaraya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2D102F">
        <w:rPr>
          <w:rFonts w:ascii="Times New Roman" w:hAnsi="Times New Roman" w:cs="Times New Roman"/>
          <w:sz w:val="24"/>
          <w:szCs w:val="24"/>
        </w:rPr>
        <w:t>. https://respitory1.stikesekaharappalangkaraya.ac.id)</w:t>
      </w:r>
      <w:r w:rsidR="0068209F"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begin"/>
      </w:r>
      <w:r w:rsidR="0068209F" w:rsidRPr="002D102F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68209F" w:rsidRPr="002D102F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separate"/>
      </w:r>
    </w:p>
    <w:p w14:paraId="41672F92" w14:textId="755E0069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Barus, M. N. B., Sinaga, C. O., Hutasuhut, V. R., &amp; Manalu, S. A. R. (N.D.). </w:t>
      </w:r>
      <w:r w:rsidR="00BA561F" w:rsidRPr="002D102F">
        <w:rPr>
          <w:rFonts w:ascii="Times New Roman" w:hAnsi="Times New Roman" w:cs="Times New Roman"/>
          <w:sz w:val="24"/>
          <w:szCs w:val="24"/>
        </w:rPr>
        <w:t xml:space="preserve">(2024)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Analisis Dampak Pelanggaran Lalu Lintas Terhadap Keselamatan Masyarakat Dan Upaya Mempromosikan Nilai-Nilai Kemanusiaan Dan Kesadaran Berkendara</w:t>
      </w:r>
      <w:r w:rsidRPr="002D102F">
        <w:rPr>
          <w:rFonts w:ascii="Times New Roman" w:hAnsi="Times New Roman" w:cs="Times New Roman"/>
          <w:sz w:val="24"/>
          <w:szCs w:val="24"/>
        </w:rPr>
        <w:t>.</w:t>
      </w:r>
      <w:r w:rsidR="00BA561F" w:rsidRPr="002D102F">
        <w:rPr>
          <w:rFonts w:ascii="Times New Roman" w:hAnsi="Times New Roman" w:cs="Times New Roman"/>
          <w:sz w:val="24"/>
          <w:szCs w:val="24"/>
        </w:rPr>
        <w:t xml:space="preserve"> Https://Books.Google.Co.Id/Books?Id=Unepeaaaqbaj&amp;Printsec=Frontcover&amp;Hl=Id#V=Onepage&amp;Q&amp;F=False</w:t>
      </w:r>
    </w:p>
    <w:p w14:paraId="2E98D034" w14:textId="20D5E588" w:rsidR="0068209F" w:rsidRPr="002D102F" w:rsidRDefault="00F302CD" w:rsidP="00214288">
      <w:pPr>
        <w:spacing w:line="240" w:lineRule="auto"/>
        <w:ind w:left="1418" w:hanging="1418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Cahyono, D. F. (2023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Edukasi Bantuan Hidup Dasar Terhadap Peningkatakan Pengetahuan, Sikap, Dan Efikasi Diri Bagi Penolong Awam. </w:t>
      </w:r>
      <w:r w:rsidRPr="002D102F">
        <w:rPr>
          <w:rFonts w:ascii="Times New Roman" w:hAnsi="Times New Roman" w:cs="Times New Roman"/>
          <w:sz w:val="24"/>
          <w:szCs w:val="24"/>
        </w:rPr>
        <w:t>Jurnal Pengabdian Kepada Masyarakat Citra Delima</w:t>
      </w:r>
    </w:p>
    <w:p w14:paraId="37781E67" w14:textId="326ADC7B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Darsini, Fahrurrozi, &amp; Cahyono, E. A. (2019). Penegtahuan</w:t>
      </w:r>
      <w:r w:rsidR="00235232" w:rsidRPr="002D102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35232" w:rsidRPr="002D102F">
        <w:rPr>
          <w:rFonts w:ascii="Times New Roman" w:hAnsi="Times New Roman" w:cs="Times New Roman"/>
          <w:sz w:val="24"/>
          <w:szCs w:val="24"/>
        </w:rPr>
        <w:t>Manusia</w:t>
      </w:r>
      <w:r w:rsidRPr="002D102F">
        <w:rPr>
          <w:rFonts w:ascii="Times New Roman" w:hAnsi="Times New Roman" w:cs="Times New Roman"/>
          <w:sz w:val="24"/>
          <w:szCs w:val="24"/>
        </w:rPr>
        <w:t xml:space="preserve"> ;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</w:t>
      </w:r>
      <w:r w:rsidR="00235232" w:rsidRPr="002D102F">
        <w:rPr>
          <w:rFonts w:ascii="Times New Roman" w:hAnsi="Times New Roman" w:cs="Times New Roman"/>
          <w:sz w:val="24"/>
          <w:szCs w:val="24"/>
        </w:rPr>
        <w:t>Https://Books.Google.Co.Id/Books?Id=87J3EAAAQBAJ&amp;Printsec=Copyright&amp;Hl=Id#V=Onepage&amp;Q&amp;F=False</w:t>
      </w:r>
      <w:r w:rsidR="00235232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12</w:t>
      </w:r>
      <w:r w:rsidRPr="002D102F">
        <w:rPr>
          <w:rFonts w:ascii="Times New Roman" w:hAnsi="Times New Roman" w:cs="Times New Roman"/>
          <w:sz w:val="24"/>
          <w:szCs w:val="24"/>
        </w:rPr>
        <w:t>(1), 97.</w:t>
      </w:r>
    </w:p>
    <w:p w14:paraId="694A38D3" w14:textId="4DFAE2D1" w:rsidR="00D02AA9" w:rsidRPr="002D102F" w:rsidRDefault="00D02AA9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2D102F">
        <w:rPr>
          <w:rFonts w:ascii="Times New Roman" w:hAnsi="Times New Roman" w:cs="Times New Roman"/>
          <w:sz w:val="24"/>
          <w:szCs w:val="24"/>
        </w:rPr>
        <w:t>Dayant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>, T</w:t>
      </w:r>
      <w:r w:rsidR="00F874C3" w:rsidRPr="002D102F">
        <w:rPr>
          <w:rFonts w:ascii="Times New Roman" w:hAnsi="Times New Roman" w:cs="Times New Roman"/>
          <w:sz w:val="24"/>
          <w:szCs w:val="24"/>
        </w:rPr>
        <w:t xml:space="preserve">, Ml. Ashari. (2019). </w:t>
      </w:r>
      <w:proofErr w:type="spellStart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>Edukasi</w:t>
      </w:r>
      <w:proofErr w:type="spellEnd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Pertolongan Pertama Pada </w:t>
      </w:r>
      <w:proofErr w:type="spellStart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>Kecelakaan</w:t>
      </w:r>
      <w:proofErr w:type="spellEnd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(P3K) </w:t>
      </w:r>
      <w:proofErr w:type="spellStart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>Untuk</w:t>
      </w:r>
      <w:proofErr w:type="spellEnd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>kegiatan</w:t>
      </w:r>
      <w:proofErr w:type="spellEnd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>Pertanian</w:t>
      </w:r>
      <w:proofErr w:type="spellEnd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di Desa </w:t>
      </w:r>
      <w:proofErr w:type="spellStart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>Mojokembang</w:t>
      </w:r>
      <w:proofErr w:type="spellEnd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>Pacet</w:t>
      </w:r>
      <w:proofErr w:type="spellEnd"/>
      <w:r w:rsidR="00F874C3"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</w:p>
    <w:p w14:paraId="4893145C" w14:textId="73E9D459" w:rsidR="007C48E5" w:rsidRPr="002D102F" w:rsidRDefault="007C48E5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102F">
        <w:rPr>
          <w:rFonts w:ascii="Times New Roman" w:hAnsi="Times New Roman" w:cs="Times New Roman"/>
          <w:sz w:val="24"/>
          <w:szCs w:val="24"/>
        </w:rPr>
        <w:t>Indriani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102F">
        <w:rPr>
          <w:rFonts w:ascii="Times New Roman" w:hAnsi="Times New Roman" w:cs="Times New Roman"/>
          <w:sz w:val="24"/>
          <w:szCs w:val="24"/>
        </w:rPr>
        <w:t>agya</w:t>
      </w:r>
      <w:proofErr w:type="spellEnd"/>
      <w:r w:rsidRPr="002D102F">
        <w:rPr>
          <w:rFonts w:ascii="Times New Roman" w:hAnsi="Times New Roman" w:cs="Times New Roman"/>
          <w:sz w:val="24"/>
          <w:szCs w:val="24"/>
        </w:rPr>
        <w:t xml:space="preserve">. (2020).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Edukasi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Kesehatan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Melalui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Buku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Saku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Pengetahu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Sikap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Masyarakat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Usia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Produktif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Mengenai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Cek Kesehatan. </w:t>
      </w:r>
    </w:p>
    <w:p w14:paraId="49121CF5" w14:textId="0C5ED2A3" w:rsidR="00944FD3" w:rsidRPr="002D102F" w:rsidRDefault="00944FD3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Kurniawan, Nopriyanti, &amp; Darlius. (2021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Keefektifan Pembelajaran Berbasis Produk Untuk Menumbuhkan Jiwa Kewirausahaan Mahasiswa.</w:t>
      </w:r>
      <w:r w:rsidRPr="002D102F">
        <w:rPr>
          <w:rFonts w:ascii="Times New Roman" w:hAnsi="Times New Roman" w:cs="Times New Roman"/>
          <w:sz w:val="24"/>
          <w:szCs w:val="24"/>
        </w:rPr>
        <w:t xml:space="preserve"> Jurnal Dinamika Vokasional Teknik Mesin, 6(2), 144-157</w:t>
      </w:r>
    </w:p>
    <w:p w14:paraId="16332226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Kusuma, H. (2019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Cedera pada Remaja Akibat Aktivitas Fisik di Sekolah</w:t>
      </w:r>
      <w:r w:rsidRPr="002D102F">
        <w:rPr>
          <w:rFonts w:ascii="Times New Roman" w:hAnsi="Times New Roman" w:cs="Times New Roman"/>
          <w:sz w:val="24"/>
          <w:szCs w:val="24"/>
        </w:rPr>
        <w:t>. Jurnal Pendidikan Jasmani, 7(1), 12-18</w:t>
      </w:r>
    </w:p>
    <w:p w14:paraId="6A1A02EA" w14:textId="5D4FFD56" w:rsidR="00025DC4" w:rsidRPr="002D102F" w:rsidRDefault="00025DC4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Lestari, P. (2024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Pengaruh Pelatihan Bantuan Hidup Dasar (BHD) Terhadap Tingkat Pengetahuan Dan Keterampilan Pada Masyarakat RW 12 Kelurahan Pebatuan. </w:t>
      </w:r>
    </w:p>
    <w:p w14:paraId="21B3FF93" w14:textId="253432BD" w:rsidR="009472EB" w:rsidRPr="002D102F" w:rsidRDefault="009472EB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Nurdewi. (2022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Promosi Kesehatan Untuk Meningkatkan Pengetahuan Masyarakat.  </w:t>
      </w:r>
    </w:p>
    <w:p w14:paraId="42B1BF48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Nurhayati, D. (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Perilaku Beresiko Berkendara pada Remaja dan Dampaknya terhadap kecelakaan. </w:t>
      </w:r>
      <w:r w:rsidRPr="002D102F">
        <w:rPr>
          <w:rFonts w:ascii="Times New Roman" w:hAnsi="Times New Roman" w:cs="Times New Roman"/>
          <w:sz w:val="24"/>
          <w:szCs w:val="24"/>
        </w:rPr>
        <w:t>Jurnal Psikososial Remaja, 8(2), 27-33</w:t>
      </w:r>
    </w:p>
    <w:p w14:paraId="3803FED4" w14:textId="6281C1F6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lastRenderedPageBreak/>
        <w:t>Nursalam. (20</w:t>
      </w:r>
      <w:r w:rsidR="000E1C0E" w:rsidRPr="002D102F">
        <w:rPr>
          <w:rFonts w:ascii="Times New Roman" w:hAnsi="Times New Roman" w:cs="Times New Roman"/>
          <w:sz w:val="24"/>
          <w:szCs w:val="24"/>
        </w:rPr>
        <w:t>20</w:t>
      </w:r>
      <w:r w:rsidRPr="002D102F">
        <w:rPr>
          <w:rFonts w:ascii="Times New Roman" w:hAnsi="Times New Roman" w:cs="Times New Roman"/>
          <w:sz w:val="24"/>
          <w:szCs w:val="24"/>
        </w:rPr>
        <w:t xml:space="preserve">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Definisi Yang Berdasarkan Karakteristik yang Diamati. </w:t>
      </w:r>
      <w:r w:rsidRPr="002D102F">
        <w:rPr>
          <w:rFonts w:ascii="Times New Roman" w:hAnsi="Times New Roman" w:cs="Times New Roman"/>
          <w:sz w:val="24"/>
          <w:szCs w:val="24"/>
        </w:rPr>
        <w:t>https://respiratory.stikessuakainsan.ac.id/105/4/113063C118017</w:t>
      </w:r>
    </w:p>
    <w:p w14:paraId="0C53E469" w14:textId="0A949407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Maelana, H. W. D., &amp; Wibowo, P. E. (2023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Analisis Faktor-Faktor Yang Menyebabkan Pengemudi Terlibat Dalam Kecelakaan Lalu Lintas Di Kota Yogyakarta</w:t>
      </w:r>
      <w:r w:rsidRPr="002D102F">
        <w:rPr>
          <w:rFonts w:ascii="Times New Roman" w:hAnsi="Times New Roman" w:cs="Times New Roman"/>
          <w:sz w:val="24"/>
          <w:szCs w:val="24"/>
        </w:rPr>
        <w:t xml:space="preserve">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Albama: Jurnal Bisnis Administrasi Dan Manajemen,16(1),48. Https://Doi.Org/10.56606/Albama.V16i1.117</w:t>
      </w:r>
    </w:p>
    <w:p w14:paraId="096E3803" w14:textId="646491E7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Mufidah, I &amp;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Jannah ,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R. (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Upaya Mencegah Kecelakaan Lalu Lintas Di Wilayah Polsek Rogojampi Kabupaten Banyuwangi. </w:t>
      </w:r>
      <w:r w:rsidRPr="002D102F">
        <w:rPr>
          <w:rFonts w:ascii="Times New Roman" w:hAnsi="Times New Roman" w:cs="Times New Roman"/>
          <w:sz w:val="24"/>
          <w:szCs w:val="24"/>
        </w:rPr>
        <w:t>Jurnal JPPKN (Jurnal Ilmiah Pendidikan Pancasila Dan Kewarganegaraan) vol.4 No. 2.</w:t>
      </w:r>
      <w:r w:rsidR="00BF2063" w:rsidRPr="002D102F">
        <w:rPr>
          <w:rFonts w:ascii="Times New Roman" w:hAnsi="Times New Roman" w:cs="Times New Roman"/>
          <w:sz w:val="24"/>
          <w:szCs w:val="24"/>
        </w:rPr>
        <w:t xml:space="preserve"> </w:t>
      </w:r>
      <w:r w:rsidRPr="002D102F">
        <w:rPr>
          <w:rFonts w:ascii="Times New Roman" w:hAnsi="Times New Roman" w:cs="Times New Roman"/>
          <w:sz w:val="24"/>
          <w:szCs w:val="24"/>
        </w:rPr>
        <w:t>https://seminar.uad.ac.id/index.php/SNTEKAD/article/ViewFile/15698/5068.</w:t>
      </w:r>
    </w:p>
    <w:p w14:paraId="6467707A" w14:textId="77777777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2D102F">
        <w:rPr>
          <w:rFonts w:ascii="Times New Roman" w:hAnsi="Times New Roman" w:cs="Times New Roman"/>
          <w:sz w:val="24"/>
          <w:szCs w:val="24"/>
        </w:rPr>
        <w:t>Muninggar,A.Y.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, Kusumawati,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H,I.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, &amp; Alim, S. (2024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Analisis Implementasi Algoritma Penanganan Kegawatdaruratan Pra Rumah Sakit oleh Masyarakat Sebagai First Responder di Surakarta. </w:t>
      </w:r>
      <w:r w:rsidRPr="002D102F">
        <w:rPr>
          <w:rFonts w:ascii="Times New Roman" w:hAnsi="Times New Roman" w:cs="Times New Roman"/>
          <w:sz w:val="24"/>
          <w:szCs w:val="24"/>
        </w:rPr>
        <w:t xml:space="preserve">Jurnal Keperawatan Klinis dan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Komunitas .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2024 Mar 31;8(1):1</w:t>
      </w:r>
    </w:p>
    <w:p w14:paraId="6F52EAA9" w14:textId="77777777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Octaviana, D. R., &amp; Ramadhani, R. A. (2021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Hakikat Manusia: Pengetahuan (Knowladge), Ilmu Pengetahuan (Sains), Filsafat Dan Agama</w:t>
      </w:r>
      <w:r w:rsidRPr="002D102F">
        <w:rPr>
          <w:rFonts w:ascii="Times New Roman" w:hAnsi="Times New Roman" w:cs="Times New Roman"/>
          <w:sz w:val="24"/>
          <w:szCs w:val="24"/>
        </w:rPr>
        <w:t xml:space="preserve">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2D102F">
        <w:rPr>
          <w:rFonts w:ascii="Times New Roman" w:hAnsi="Times New Roman" w:cs="Times New Roman"/>
          <w:sz w:val="24"/>
          <w:szCs w:val="24"/>
        </w:rPr>
        <w:t>(2).</w:t>
      </w:r>
    </w:p>
    <w:p w14:paraId="5B013647" w14:textId="77777777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Oktaviani, E. &amp; Feri, S.J. (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Pelatihan Pertolongan Pertama Kasus Kegawatdaruratan di Sekolah Dengan Metode Simulasi. </w:t>
      </w:r>
      <w:r w:rsidRPr="002D102F">
        <w:rPr>
          <w:rFonts w:ascii="Times New Roman" w:hAnsi="Times New Roman" w:cs="Times New Roman"/>
          <w:sz w:val="24"/>
          <w:szCs w:val="24"/>
        </w:rPr>
        <w:t>Jurnal Of Karakter Edukasi. 403-413.</w:t>
      </w:r>
    </w:p>
    <w:p w14:paraId="588C1663" w14:textId="77777777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2D102F">
        <w:rPr>
          <w:rFonts w:ascii="Times New Roman" w:hAnsi="Times New Roman" w:cs="Times New Roman"/>
          <w:sz w:val="24"/>
          <w:szCs w:val="24"/>
        </w:rPr>
        <w:t>Padhila,N.I.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(2021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Angka Terjadinya Kecelakaan Di Indonesia. </w:t>
      </w:r>
      <w:r w:rsidRPr="002D102F">
        <w:rPr>
          <w:rFonts w:ascii="Times New Roman" w:hAnsi="Times New Roman" w:cs="Times New Roman"/>
          <w:sz w:val="24"/>
          <w:szCs w:val="24"/>
        </w:rPr>
        <w:t>Jurnal Pengabdian Masyarakat. 1-2</w:t>
      </w:r>
    </w:p>
    <w:p w14:paraId="1143B094" w14:textId="77777777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Pujianto, Ahmat., Maria Imaculate Ose., Hendy Lesmana., Citra Alpiani &amp; Putri Aulia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Rohmadiana.(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Peningkatan Pengetahuan dan Keterampilam Bantuan Hidup Dasar dan Penanggukangan Kegawatdaruratan Pada Kader Kesehatan.</w:t>
      </w:r>
      <w:r w:rsidRPr="002D102F">
        <w:rPr>
          <w:rFonts w:ascii="Times New Roman" w:hAnsi="Times New Roman" w:cs="Times New Roman"/>
          <w:sz w:val="24"/>
          <w:szCs w:val="24"/>
        </w:rPr>
        <w:t xml:space="preserve"> Jurnal Masyarakat Mandiri. https://journal.ummat.ac.id/index.php/jmmarticle/view/7054</w:t>
      </w:r>
    </w:p>
    <w:p w14:paraId="6CD9E4B8" w14:textId="77777777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Putri, D. A., &amp; Widowati, E. (2021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Manajemen Keselamatan Lalu Lintas Jalan Tol Trans Jawa Ruas Semarang-Batang</w:t>
      </w:r>
      <w:r w:rsidRPr="002D102F">
        <w:rPr>
          <w:rFonts w:ascii="Times New Roman" w:hAnsi="Times New Roman" w:cs="Times New Roman"/>
          <w:sz w:val="24"/>
          <w:szCs w:val="24"/>
        </w:rPr>
        <w:t>.</w:t>
      </w:r>
    </w:p>
    <w:p w14:paraId="2D02C805" w14:textId="1D862EF7" w:rsidR="00F302CD" w:rsidRPr="002D102F" w:rsidRDefault="00F302CD" w:rsidP="00214288">
      <w:pPr>
        <w:spacing w:line="240" w:lineRule="auto"/>
        <w:ind w:left="1418" w:hanging="1418"/>
        <w:rPr>
          <w:rFonts w:ascii="Times New Roman" w:hAnsi="Times New Roman" w:cs="Times New Roman"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Rahayu. (2023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Memberikan Bantuan Kepada Klien Dalam Mencegah, Mengurangi, At</w:t>
      </w:r>
      <w:r w:rsidR="00BF2063" w:rsidRPr="002D102F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u Menghilangkan Efek Dan Respons.</w:t>
      </w:r>
    </w:p>
    <w:p w14:paraId="6FD06C70" w14:textId="2EC37310" w:rsidR="00D34E56" w:rsidRPr="002D102F" w:rsidRDefault="00D34E56" w:rsidP="00214288">
      <w:pPr>
        <w:spacing w:line="240" w:lineRule="auto"/>
        <w:ind w:left="1418" w:hanging="1418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Rahmanidar. (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Meningkatkan Pengetahuan Tentang Bantuan Hidup Dasar Awam.</w:t>
      </w:r>
    </w:p>
    <w:p w14:paraId="7E286791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Rahmawati, L. (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Kesehatan Mental dan Kecelakaan Tidak Langsung pada Remaja SMA</w:t>
      </w:r>
      <w:r w:rsidRPr="002D102F">
        <w:rPr>
          <w:rFonts w:ascii="Times New Roman" w:hAnsi="Times New Roman" w:cs="Times New Roman"/>
          <w:sz w:val="24"/>
          <w:szCs w:val="24"/>
        </w:rPr>
        <w:t>. Jurnal Psikologi Klinis, 9(2), 55-62.</w:t>
      </w:r>
    </w:p>
    <w:p w14:paraId="6F1A2846" w14:textId="49CFAFB2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Rimi, Abdul, M. (2024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Penegakan Terhadap Pelanggaran Lalu Lintas.</w:t>
      </w:r>
      <w:r w:rsidRPr="002D102F">
        <w:rPr>
          <w:rFonts w:ascii="Times New Roman" w:hAnsi="Times New Roman" w:cs="Times New Roman"/>
          <w:sz w:val="24"/>
          <w:szCs w:val="24"/>
        </w:rPr>
        <w:t xml:space="preserve"> Jurnal Justiati,</w:t>
      </w:r>
      <w:r w:rsidR="00BF2063" w:rsidRPr="002D102F">
        <w:rPr>
          <w:rFonts w:ascii="Times New Roman" w:hAnsi="Times New Roman" w:cs="Times New Roman"/>
          <w:sz w:val="24"/>
          <w:szCs w:val="24"/>
        </w:rPr>
        <w:t xml:space="preserve"> </w:t>
      </w:r>
      <w:r w:rsidRPr="002D102F">
        <w:rPr>
          <w:rFonts w:ascii="Times New Roman" w:hAnsi="Times New Roman" w:cs="Times New Roman"/>
          <w:sz w:val="24"/>
          <w:szCs w:val="24"/>
        </w:rPr>
        <w:t>jilid 18 No 01, Juni 024, https:///ojs.unsimar.ac.id/index.php/.justiati/article/download/697/659</w:t>
      </w:r>
    </w:p>
    <w:p w14:paraId="1DBC3E3D" w14:textId="797429C5" w:rsidR="002177FD" w:rsidRPr="002D102F" w:rsidRDefault="002177FD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lastRenderedPageBreak/>
        <w:t>Rofi</w:t>
      </w:r>
      <w:r w:rsidRPr="002D102F">
        <w:rPr>
          <w:rFonts w:ascii="Times New Roman" w:hAnsi="Times New Roman" w:cs="Times New Roman"/>
          <w:sz w:val="24"/>
          <w:szCs w:val="24"/>
        </w:rPr>
        <w:t>. (</w:t>
      </w:r>
      <w:r w:rsidRPr="002D102F">
        <w:rPr>
          <w:rFonts w:ascii="Times New Roman" w:hAnsi="Times New Roman" w:cs="Times New Roman"/>
          <w:sz w:val="24"/>
          <w:szCs w:val="24"/>
        </w:rPr>
        <w:t xml:space="preserve">2024)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analisis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efektivitas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Pelatih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Bantuan Hidup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dasar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Pada Masyarakat Awam.</w:t>
      </w:r>
    </w:p>
    <w:p w14:paraId="5987F658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Rosidawati, I. (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Definisi Kegawatdaruratan. </w:t>
      </w:r>
      <w:r w:rsidRPr="002D102F">
        <w:rPr>
          <w:rFonts w:ascii="Times New Roman" w:hAnsi="Times New Roman" w:cs="Times New Roman"/>
          <w:sz w:val="24"/>
          <w:szCs w:val="24"/>
        </w:rPr>
        <w:t>Jurnal Keseahatan Bakti Husada, Vol. 20 No 2. 2020</w:t>
      </w:r>
    </w:p>
    <w:p w14:paraId="500283FB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Rustandi, H., Danur Aziza. R., Sofais. Jipri Suryanto.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Yalta  Muhammad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Nuh &amp; Hengki Tranado. (2023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Pemahaman dan Pengetahuan Tentang Bantuan Hidup Dasar (BHD). </w:t>
      </w:r>
      <w:r w:rsidRPr="002D102F">
        <w:rPr>
          <w:rFonts w:ascii="Times New Roman" w:hAnsi="Times New Roman" w:cs="Times New Roman"/>
          <w:sz w:val="24"/>
          <w:szCs w:val="24"/>
        </w:rPr>
        <w:t>Jurnal Dehasen Mengabdi, Vol. 2 no. 1 Maret 2023 page: 27-34</w:t>
      </w:r>
    </w:p>
    <w:p w14:paraId="0B8E1140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Sari,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I,Y.</w:t>
      </w:r>
      <w:proofErr w:type="gramEnd"/>
      <w:r w:rsidRPr="002D102F">
        <w:rPr>
          <w:rFonts w:ascii="Times New Roman" w:hAnsi="Times New Roman" w:cs="Times New Roman"/>
          <w:sz w:val="24"/>
          <w:szCs w:val="24"/>
        </w:rPr>
        <w:t xml:space="preserve"> (2021)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Tinjauan Yuridis Pada Kecelakaan Lalu Lintas Yang Disebabkan Oleh Anak Di BAwah Umur. </w:t>
      </w:r>
    </w:p>
    <w:p w14:paraId="6438684A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Sari, M. (2021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Kecelakaan Remaja di Lingkungan Sekolah dan Faktor</w:t>
      </w:r>
      <w:r w:rsidRPr="002D102F">
        <w:rPr>
          <w:rFonts w:ascii="Times New Roman" w:hAnsi="Times New Roman" w:cs="Times New Roman"/>
          <w:sz w:val="24"/>
          <w:szCs w:val="24"/>
        </w:rPr>
        <w:t xml:space="preserve"> Penyebabnya. Jurnal Keselamatan dan Kesehatan, 5(4), 20-25</w:t>
      </w:r>
    </w:p>
    <w:p w14:paraId="6305C6E2" w14:textId="77777777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Septalia. (2018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Efektifitas Pendidikan Kesehatan Terhadap pengetahuan Ibu Tentang Pertolongan Tersedak Pada Balita. </w:t>
      </w:r>
      <w:proofErr w:type="gramStart"/>
      <w:r w:rsidRPr="002D102F">
        <w:rPr>
          <w:rFonts w:ascii="Times New Roman" w:hAnsi="Times New Roman" w:cs="Times New Roman"/>
          <w:sz w:val="24"/>
          <w:szCs w:val="24"/>
        </w:rPr>
        <w:t>https:/repository.itskesicme.ac.id/id/eprint/6483/1/KTI%20Febrina%20Pertiwi.pdf?utm_source=chatgpt.com</w:t>
      </w:r>
      <w:proofErr w:type="gramEnd"/>
    </w:p>
    <w:p w14:paraId="6FABAA6F" w14:textId="77777777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Siregar, D., Manik, M., Patrisia, I., Sitorus, F., Silitonga, E., Pailak, H., Sinaga, C., &amp; Panjaitan, T. (2023).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Pelatihan Bantuan Hidup Dasar (Hands-Only Cpr) Dan Edukasi Henti Jantung. Jurnal Kreativitas Pengabdian Kepada Masyarakat </w:t>
      </w:r>
      <w:r w:rsidRPr="002D102F">
        <w:rPr>
          <w:rFonts w:ascii="Times New Roman" w:hAnsi="Times New Roman" w:cs="Times New Roman"/>
          <w:sz w:val="24"/>
          <w:szCs w:val="24"/>
        </w:rPr>
        <w:t>(Pkm), 6(7), 3033–3043. Https://Doi.Org/10.33024/Jkpm.V6i7.10222</w:t>
      </w:r>
    </w:p>
    <w:p w14:paraId="27B65877" w14:textId="77777777" w:rsidR="0068209F" w:rsidRPr="002D102F" w:rsidRDefault="0068209F" w:rsidP="00214288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Sugiyono. (2020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Metode Penelitian Deskriptif. </w:t>
      </w:r>
      <w:proofErr w:type="gramStart"/>
      <w:r w:rsidRPr="002D102F">
        <w:rPr>
          <w:rFonts w:ascii="Times New Roman" w:hAnsi="Times New Roman" w:cs="Times New Roman"/>
          <w:i/>
          <w:iCs/>
          <w:sz w:val="24"/>
          <w:szCs w:val="24"/>
        </w:rPr>
        <w:t>Bandung:Alfabeta</w:t>
      </w:r>
      <w:proofErr w:type="gramEnd"/>
      <w:r w:rsidRPr="002D102F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196C95B0" w14:textId="77777777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Suleman, I. (2023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Edukasi Bantuan hidup Dasar (BHD) Awam Untuk Meningkatkan Pengetahuan Siswa MEnolong Korban Henti Jantung. </w:t>
      </w:r>
      <w:r w:rsidRPr="002D102F">
        <w:rPr>
          <w:rFonts w:ascii="Times New Roman" w:hAnsi="Times New Roman" w:cs="Times New Roman"/>
          <w:sz w:val="24"/>
          <w:szCs w:val="24"/>
        </w:rPr>
        <w:t>Jurnal Pengabdian Masyarakat. 103-112.</w:t>
      </w:r>
    </w:p>
    <w:p w14:paraId="75B74D36" w14:textId="77777777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Susanti, N. (2024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Analisis Faktor – Faktor Yang Berhubungan Dengan Resiko Kecelakaan Lalu Lintas</w:t>
      </w:r>
      <w:r w:rsidRPr="002D102F">
        <w:rPr>
          <w:rFonts w:ascii="Times New Roman" w:hAnsi="Times New Roman" w:cs="Times New Roman"/>
          <w:sz w:val="24"/>
          <w:szCs w:val="24"/>
        </w:rPr>
        <w:t xml:space="preserve">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2D102F">
        <w:rPr>
          <w:rFonts w:ascii="Times New Roman" w:hAnsi="Times New Roman" w:cs="Times New Roman"/>
          <w:sz w:val="24"/>
          <w:szCs w:val="24"/>
        </w:rPr>
        <w:t>.</w:t>
      </w:r>
    </w:p>
    <w:p w14:paraId="141A0D60" w14:textId="77777777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Suseno, H. (2022). Kecelakaan Menghambat Tumbuh Dan Berkembang Suatu Bangsa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Jurnal Indonesia Sosial Sains</w:t>
      </w:r>
      <w:r w:rsidRPr="002D102F">
        <w:rPr>
          <w:rFonts w:ascii="Times New Roman" w:hAnsi="Times New Roman" w:cs="Times New Roman"/>
          <w:sz w:val="24"/>
          <w:szCs w:val="24"/>
        </w:rPr>
        <w:t xml:space="preserve">,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2D102F">
        <w:rPr>
          <w:rFonts w:ascii="Times New Roman" w:hAnsi="Times New Roman" w:cs="Times New Roman"/>
          <w:sz w:val="24"/>
          <w:szCs w:val="24"/>
        </w:rPr>
        <w:t>(10), 1345–1352. Https://Doi.Org/10.59141/Jiss.V3i10.716</w:t>
      </w:r>
    </w:p>
    <w:p w14:paraId="54B8C76E" w14:textId="1717C486" w:rsidR="003463D0" w:rsidRPr="002D102F" w:rsidRDefault="003463D0" w:rsidP="00214288">
      <w:pPr>
        <w:spacing w:line="240" w:lineRule="auto"/>
        <w:ind w:left="1418" w:hanging="1418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>Swarjana, K. (2022). Populasi-Sampel Tekhnik Sampling &amp; Bias Dalam Penelitian. Penerbit Andi. Https://Books.Google.Co.Id/Books?Id=87J3EAAAQBAJ&amp;Printsec=Copyright&amp;Hl=Id#V=Onepage&amp;Q&amp;F=False</w:t>
      </w:r>
    </w:p>
    <w:p w14:paraId="2366B2F9" w14:textId="131A292D" w:rsidR="002177FD" w:rsidRPr="002D102F" w:rsidRDefault="002177FD" w:rsidP="00214288">
      <w:pPr>
        <w:spacing w:line="240" w:lineRule="auto"/>
        <w:ind w:left="1418" w:hanging="1418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  <w:lang w:val="en-US"/>
        </w:rPr>
        <w:t>Tengku Isni Yuli Lestari Putri</w:t>
      </w:r>
      <w:r w:rsidRPr="002D102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2D102F">
        <w:rPr>
          <w:rFonts w:ascii="Times New Roman" w:hAnsi="Times New Roman" w:cs="Times New Roman"/>
          <w:sz w:val="24"/>
          <w:szCs w:val="24"/>
          <w:lang w:val="en-US"/>
        </w:rPr>
        <w:t xml:space="preserve"> (2024)</w:t>
      </w:r>
      <w:r w:rsidRPr="002D102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Pengaruh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Pelatih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Bantuan Hidup Dasar (BHD)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terhadap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tingkat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pengatahu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dan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keterampil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pada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masyarakat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RW 12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kelurah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Pebatuan</w:t>
      </w:r>
      <w:proofErr w:type="spellEnd"/>
      <w:r w:rsidRPr="002D102F">
        <w:rPr>
          <w:rFonts w:ascii="Times New Roman" w:hAnsi="Times New Roman" w:cs="Times New Roman"/>
          <w:i/>
          <w:iCs/>
          <w:sz w:val="24"/>
          <w:szCs w:val="24"/>
          <w:lang w:val="en-US"/>
        </w:rPr>
        <w:t>.</w:t>
      </w:r>
    </w:p>
    <w:p w14:paraId="467FDFFC" w14:textId="3FC475C0" w:rsidR="0068209F" w:rsidRPr="002D102F" w:rsidRDefault="0068209F" w:rsidP="00214288">
      <w:pPr>
        <w:spacing w:line="24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Utariningsih. (2022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Pelatihan "Mastaat" DalamPertollongan Pertama Di Kelurahan BumiAgung. </w:t>
      </w:r>
      <w:r w:rsidRPr="002D102F">
        <w:rPr>
          <w:rFonts w:ascii="Times New Roman" w:hAnsi="Times New Roman" w:cs="Times New Roman"/>
          <w:sz w:val="24"/>
          <w:szCs w:val="24"/>
        </w:rPr>
        <w:t>https://journal.universitaspahlawan.ac.id/index.php/cdj/article/download/19453/14326/63256</w:t>
      </w:r>
    </w:p>
    <w:p w14:paraId="32C0A4A8" w14:textId="1BC94AFC" w:rsidR="0068209F" w:rsidRPr="002D102F" w:rsidRDefault="0068209F" w:rsidP="00214288">
      <w:pPr>
        <w:spacing w:line="240" w:lineRule="auto"/>
        <w:ind w:left="1440" w:hanging="14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lastRenderedPageBreak/>
        <w:t>Wibowo, A. (2018).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 xml:space="preserve"> Analisis Faktor Penyebab Kecelakaan Lalu Lintas pada Remaja. Jurnal Transportasi, </w:t>
      </w:r>
      <w:r w:rsidR="002F6421" w:rsidRPr="002D102F">
        <w:rPr>
          <w:rFonts w:ascii="Times New Roman" w:hAnsi="Times New Roman" w:cs="Times New Roman"/>
          <w:i/>
          <w:iCs/>
          <w:sz w:val="24"/>
          <w:szCs w:val="24"/>
        </w:rPr>
        <w:t>Https://Books.Google.Co.Id/Books?Hl=Id&amp;Lr=&amp;Id=Gjxsdwaaqbaj&amp;Oi=Fnd&amp;Pg=PR5&amp;Ots=Hmcfsrhtsp&amp;Sig=Wz70Jdld-Fhxex8rjgepuezefk8&amp;Redir_Esc=Y#V=Onepage&amp;Q&amp;F=False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14(3), 45-50</w:t>
      </w:r>
    </w:p>
    <w:p w14:paraId="2379A044" w14:textId="77777777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Yuliharni, S., &amp; Efniyati, N. N. (2023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Studi Kasus: Gambaran Kesiapsiagaan Remaja Menghadapi Gempa Bumi Dan Tsunami</w:t>
      </w:r>
      <w:r w:rsidRPr="002D102F">
        <w:rPr>
          <w:rFonts w:ascii="Times New Roman" w:hAnsi="Times New Roman" w:cs="Times New Roman"/>
          <w:sz w:val="24"/>
          <w:szCs w:val="24"/>
        </w:rPr>
        <w:t xml:space="preserve">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2D102F">
        <w:rPr>
          <w:rFonts w:ascii="Times New Roman" w:hAnsi="Times New Roman" w:cs="Times New Roman"/>
          <w:sz w:val="24"/>
          <w:szCs w:val="24"/>
        </w:rPr>
        <w:t>.</w:t>
      </w:r>
    </w:p>
    <w:p w14:paraId="0C062560" w14:textId="77777777" w:rsidR="0068209F" w:rsidRPr="002D102F" w:rsidRDefault="0068209F" w:rsidP="00214288">
      <w:pPr>
        <w:pStyle w:val="Bibliography"/>
        <w:spacing w:line="24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t xml:space="preserve">Zulvia, R., Budi S, Ns. M., &amp; Yudha, M. B. (2024). </w:t>
      </w:r>
      <w:r w:rsidRPr="002D102F">
        <w:rPr>
          <w:rFonts w:ascii="Times New Roman" w:hAnsi="Times New Roman" w:cs="Times New Roman"/>
          <w:i/>
          <w:iCs/>
          <w:sz w:val="24"/>
          <w:szCs w:val="24"/>
        </w:rPr>
        <w:t>Edukasi Kepada Remaja Man 02 Banyumas Tentang Bantuan Hidup Dasar (Bhd) Pada Kasus Kegawatdaruratan</w:t>
      </w:r>
      <w:r w:rsidRPr="002D102F">
        <w:rPr>
          <w:rFonts w:ascii="Times New Roman" w:hAnsi="Times New Roman" w:cs="Times New Roman"/>
          <w:sz w:val="24"/>
          <w:szCs w:val="24"/>
        </w:rPr>
        <w:t>. Jurnal Inovasi Global, 2(9), 2. Https://Doi.Org/10.58344/Jig.V2i9.159</w:t>
      </w:r>
    </w:p>
    <w:p w14:paraId="30C63BDC" w14:textId="62D49117" w:rsidR="000100FE" w:rsidRPr="002D102F" w:rsidRDefault="0068209F" w:rsidP="00214288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2D102F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</w:p>
    <w:sectPr w:rsidR="000100FE" w:rsidRPr="002D102F" w:rsidSect="0068209F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209F"/>
    <w:rsid w:val="00003830"/>
    <w:rsid w:val="00004ACE"/>
    <w:rsid w:val="000100FE"/>
    <w:rsid w:val="00025DC4"/>
    <w:rsid w:val="00041284"/>
    <w:rsid w:val="00084F9D"/>
    <w:rsid w:val="000D59D4"/>
    <w:rsid w:val="000E1C0E"/>
    <w:rsid w:val="00214288"/>
    <w:rsid w:val="002177FD"/>
    <w:rsid w:val="00235232"/>
    <w:rsid w:val="002D102F"/>
    <w:rsid w:val="002F6421"/>
    <w:rsid w:val="003463D0"/>
    <w:rsid w:val="0051293B"/>
    <w:rsid w:val="0068209F"/>
    <w:rsid w:val="006E7EBF"/>
    <w:rsid w:val="00761B64"/>
    <w:rsid w:val="007C48E5"/>
    <w:rsid w:val="008F4616"/>
    <w:rsid w:val="00944FD3"/>
    <w:rsid w:val="009472EB"/>
    <w:rsid w:val="00B9771F"/>
    <w:rsid w:val="00BA561F"/>
    <w:rsid w:val="00BF2063"/>
    <w:rsid w:val="00D02AA9"/>
    <w:rsid w:val="00D34E56"/>
    <w:rsid w:val="00E06068"/>
    <w:rsid w:val="00F12D77"/>
    <w:rsid w:val="00F302CD"/>
    <w:rsid w:val="00F874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232FA5"/>
  <w15:chartTrackingRefBased/>
  <w15:docId w15:val="{A1E66712-C74B-4746-9046-B4F671497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209F"/>
    <w:rPr>
      <w:szCs w:val="28"/>
      <w:lang w:bidi="th-TH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209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  <w:lang w:bidi="ar-SA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8209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bidi="ar-SA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8209F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lang w:bidi="ar-SA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8209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  <w:szCs w:val="22"/>
      <w:lang w:bidi="ar-SA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8209F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  <w:szCs w:val="22"/>
      <w:lang w:bidi="ar-SA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8209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szCs w:val="22"/>
      <w:lang w:bidi="ar-SA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8209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szCs w:val="22"/>
      <w:lang w:bidi="ar-SA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8209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szCs w:val="22"/>
      <w:lang w:bidi="ar-SA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8209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szCs w:val="22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209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8209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8209F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8209F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8209F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209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209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209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209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8209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bidi="ar-SA"/>
    </w:rPr>
  </w:style>
  <w:style w:type="character" w:customStyle="1" w:styleId="TitleChar">
    <w:name w:val="Title Char"/>
    <w:basedOn w:val="DefaultParagraphFont"/>
    <w:link w:val="Title"/>
    <w:uiPriority w:val="10"/>
    <w:rsid w:val="0068209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8209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lang w:bidi="ar-SA"/>
    </w:rPr>
  </w:style>
  <w:style w:type="character" w:customStyle="1" w:styleId="SubtitleChar">
    <w:name w:val="Subtitle Char"/>
    <w:basedOn w:val="DefaultParagraphFont"/>
    <w:link w:val="Subtitle"/>
    <w:uiPriority w:val="11"/>
    <w:rsid w:val="0068209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8209F"/>
    <w:pPr>
      <w:spacing w:before="160"/>
      <w:jc w:val="center"/>
    </w:pPr>
    <w:rPr>
      <w:i/>
      <w:iCs/>
      <w:color w:val="404040" w:themeColor="text1" w:themeTint="BF"/>
      <w:szCs w:val="22"/>
      <w:lang w:bidi="ar-SA"/>
    </w:rPr>
  </w:style>
  <w:style w:type="character" w:customStyle="1" w:styleId="QuoteChar">
    <w:name w:val="Quote Char"/>
    <w:basedOn w:val="DefaultParagraphFont"/>
    <w:link w:val="Quote"/>
    <w:uiPriority w:val="29"/>
    <w:rsid w:val="0068209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8209F"/>
    <w:pPr>
      <w:ind w:left="720"/>
      <w:contextualSpacing/>
    </w:pPr>
    <w:rPr>
      <w:szCs w:val="22"/>
      <w:lang w:bidi="ar-SA"/>
    </w:rPr>
  </w:style>
  <w:style w:type="character" w:styleId="IntenseEmphasis">
    <w:name w:val="Intense Emphasis"/>
    <w:basedOn w:val="DefaultParagraphFont"/>
    <w:uiPriority w:val="21"/>
    <w:qFormat/>
    <w:rsid w:val="0068209F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8209F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  <w:szCs w:val="22"/>
      <w:lang w:bidi="ar-SA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8209F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8209F"/>
    <w:rPr>
      <w:b/>
      <w:bCs/>
      <w:smallCaps/>
      <w:color w:val="2F5496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68209F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381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6</Pages>
  <Words>1230</Words>
  <Characters>7013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 A516mao</dc:creator>
  <cp:keywords/>
  <dc:description/>
  <cp:lastModifiedBy>Asus A516mao</cp:lastModifiedBy>
  <cp:revision>14</cp:revision>
  <dcterms:created xsi:type="dcterms:W3CDTF">2025-04-26T06:38:00Z</dcterms:created>
  <dcterms:modified xsi:type="dcterms:W3CDTF">2025-06-01T17:14:00Z</dcterms:modified>
</cp:coreProperties>
</file>